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-Gitter"/>
        <w:tblW w:w="5325" w:type="pct"/>
        <w:tblLook w:val="01E0" w:firstRow="1" w:lastRow="1" w:firstColumn="1" w:lastColumn="1" w:noHBand="0" w:noVBand="0"/>
      </w:tblPr>
      <w:tblGrid>
        <w:gridCol w:w="3585"/>
        <w:gridCol w:w="3296"/>
        <w:gridCol w:w="3077"/>
      </w:tblGrid>
      <w:tr w:rsidR="005E34EA" w14:paraId="19C1C993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61C48A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Use case id og navn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BDADD0" w14:textId="7A4DDB4C" w:rsidR="005E34EA" w:rsidRDefault="00E11B5F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U1 – Tilmelding af svømmere</w:t>
            </w:r>
          </w:p>
        </w:tc>
      </w:tr>
      <w:tr w:rsidR="005E34EA" w14:paraId="5ABCF33E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5ECB0B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Hændelse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A03924" w14:textId="190D0624" w:rsidR="005E34EA" w:rsidRDefault="001F7308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 ønsker at tilmeldes</w:t>
            </w:r>
          </w:p>
        </w:tc>
      </w:tr>
      <w:tr w:rsidR="005E34EA" w14:paraId="2B6FC55E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CC7136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Kort beskrivelse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1FD65F" w14:textId="03BD120C" w:rsidR="005E34EA" w:rsidRDefault="001F7308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en går ind på systemets hjemmeside og tilmeldes til det næste stævne.</w:t>
            </w:r>
            <w:r w:rsidR="006C7121">
              <w:rPr>
                <w:rFonts w:ascii="Arial" w:hAnsi="Arial" w:cs="Arial"/>
                <w:sz w:val="32"/>
                <w:szCs w:val="32"/>
              </w:rPr>
              <w:fldChar w:fldCharType="begin"/>
            </w:r>
            <w:r w:rsidR="0041320C">
              <w:rPr>
                <w:rFonts w:ascii="Arial" w:hAnsi="Arial" w:cs="Arial"/>
                <w:sz w:val="32"/>
                <w:szCs w:val="32"/>
              </w:rPr>
              <w:instrText xml:space="preserve"> ADDIN ZOTERO_BIBL {"uncited":[],"omitted":[],"custom":[]} CSL_BIBLIOGRAPHY </w:instrText>
            </w:r>
            <w:r w:rsidR="006C7121">
              <w:rPr>
                <w:rFonts w:ascii="Arial" w:hAnsi="Arial" w:cs="Arial"/>
                <w:sz w:val="32"/>
                <w:szCs w:val="32"/>
              </w:rPr>
              <w:fldChar w:fldCharType="separate"/>
            </w:r>
            <w:r w:rsidR="0041320C">
              <w:rPr>
                <w:rFonts w:ascii="Arial" w:hAnsi="Arial" w:cs="Arial"/>
                <w:sz w:val="32"/>
              </w:rPr>
              <w:t xml:space="preserve">  </w:t>
            </w:r>
            <w:r w:rsidR="006C7121">
              <w:rPr>
                <w:rFonts w:ascii="Arial" w:hAnsi="Arial" w:cs="Arial"/>
                <w:sz w:val="32"/>
                <w:szCs w:val="32"/>
              </w:rPr>
              <w:fldChar w:fldCharType="end"/>
            </w:r>
            <w:bookmarkStart w:id="0" w:name="_GoBack"/>
            <w:bookmarkEnd w:id="0"/>
          </w:p>
        </w:tc>
      </w:tr>
      <w:tr w:rsidR="005E34EA" w14:paraId="37D208E1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F36C3B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Aktører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8BFF69" w14:textId="53E9AB92" w:rsidR="005E34EA" w:rsidRDefault="001F7308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e</w:t>
            </w:r>
          </w:p>
        </w:tc>
      </w:tr>
      <w:tr w:rsidR="005E34EA" w:rsidRPr="007B1CFB" w14:paraId="66061D89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AB8040" w14:textId="77777777" w:rsidR="005E34EA" w:rsidRPr="00041751" w:rsidRDefault="005E34EA" w:rsidP="00DE35B5">
            <w:pPr>
              <w:rPr>
                <w:rFonts w:ascii="Arial" w:hAnsi="Arial" w:cs="Arial"/>
                <w:b/>
                <w:sz w:val="32"/>
                <w:szCs w:val="32"/>
                <w:lang w:val="en-US"/>
              </w:rPr>
            </w:pPr>
            <w:proofErr w:type="spellStart"/>
            <w:r w:rsidRPr="00041751">
              <w:rPr>
                <w:rFonts w:ascii="Arial" w:hAnsi="Arial" w:cs="Arial"/>
                <w:b/>
                <w:bCs/>
                <w:sz w:val="32"/>
                <w:szCs w:val="32"/>
                <w:lang w:val="en-US"/>
              </w:rPr>
              <w:t>Relaterede</w:t>
            </w:r>
            <w:proofErr w:type="spellEnd"/>
            <w:r w:rsidRPr="00041751">
              <w:rPr>
                <w:rFonts w:ascii="Arial" w:hAnsi="Arial" w:cs="Arial"/>
                <w:b/>
                <w:bCs/>
                <w:sz w:val="32"/>
                <w:szCs w:val="32"/>
                <w:lang w:val="en-US"/>
              </w:rPr>
              <w:t xml:space="preserve"> use cases</w:t>
            </w:r>
          </w:p>
          <w:p w14:paraId="4163C8ED" w14:textId="77777777" w:rsidR="005E34EA" w:rsidRPr="00661A27" w:rsidRDefault="005E34EA" w:rsidP="00DE35B5">
            <w:pPr>
              <w:rPr>
                <w:rFonts w:ascii="Arial" w:hAnsi="Arial" w:cs="Arial"/>
                <w:b/>
                <w:sz w:val="32"/>
                <w:szCs w:val="32"/>
                <w:lang w:val="en-US"/>
              </w:rPr>
            </w:pPr>
            <w:r>
              <w:rPr>
                <w:rFonts w:ascii="Arial" w:hAnsi="Arial" w:cs="Arial"/>
                <w:sz w:val="20"/>
                <w:lang w:val="en-US"/>
              </w:rPr>
              <w:t xml:space="preserve">(includes </w:t>
            </w:r>
            <w:proofErr w:type="spellStart"/>
            <w:r>
              <w:rPr>
                <w:rFonts w:ascii="Arial" w:hAnsi="Arial" w:cs="Arial"/>
                <w:sz w:val="20"/>
                <w:lang w:val="en-US"/>
              </w:rPr>
              <w:t>og</w:t>
            </w:r>
            <w:proofErr w:type="spellEnd"/>
            <w:r>
              <w:rPr>
                <w:rFonts w:ascii="Arial" w:hAnsi="Arial" w:cs="Arial"/>
                <w:sz w:val="20"/>
                <w:lang w:val="en-US"/>
              </w:rPr>
              <w:t xml:space="preserve"> extends)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201659" w14:textId="79C47E47" w:rsidR="005E34EA" w:rsidRPr="007B1CFB" w:rsidRDefault="007B1CFB" w:rsidP="00DE35B5">
            <w:pPr>
              <w:rPr>
                <w:rFonts w:ascii="Arial" w:hAnsi="Arial" w:cs="Arial"/>
                <w:sz w:val="32"/>
                <w:szCs w:val="32"/>
              </w:rPr>
            </w:pPr>
            <w:r w:rsidRPr="008F6688">
              <w:rPr>
                <w:rFonts w:ascii="Arial" w:hAnsi="Arial" w:cs="Arial"/>
                <w:sz w:val="32"/>
                <w:szCs w:val="32"/>
              </w:rPr>
              <w:t>U4 – Oplysning om deltagerne.</w:t>
            </w:r>
            <w:r w:rsidRPr="008F6688">
              <w:rPr>
                <w:rFonts w:ascii="Arial" w:hAnsi="Arial" w:cs="Arial"/>
                <w:sz w:val="32"/>
                <w:szCs w:val="32"/>
              </w:rPr>
              <w:br/>
            </w:r>
            <w:r w:rsidRPr="007B1CFB">
              <w:rPr>
                <w:rFonts w:ascii="Arial" w:hAnsi="Arial" w:cs="Arial"/>
                <w:sz w:val="32"/>
                <w:szCs w:val="32"/>
              </w:rPr>
              <w:t xml:space="preserve">Her kan de </w:t>
            </w:r>
            <w:proofErr w:type="spellStart"/>
            <w:r w:rsidRPr="007B1CFB">
              <w:rPr>
                <w:rFonts w:ascii="Arial" w:hAnsi="Arial" w:cs="Arial"/>
                <w:sz w:val="32"/>
                <w:szCs w:val="32"/>
              </w:rPr>
              <w:t>frivilige</w:t>
            </w:r>
            <w:proofErr w:type="spellEnd"/>
            <w:r w:rsidRPr="007B1CFB">
              <w:rPr>
                <w:rFonts w:ascii="Arial" w:hAnsi="Arial" w:cs="Arial"/>
                <w:sz w:val="32"/>
                <w:szCs w:val="32"/>
              </w:rPr>
              <w:t xml:space="preserve"> f</w:t>
            </w:r>
            <w:r>
              <w:rPr>
                <w:rFonts w:ascii="Arial" w:hAnsi="Arial" w:cs="Arial"/>
                <w:sz w:val="32"/>
                <w:szCs w:val="32"/>
              </w:rPr>
              <w:t xml:space="preserve">inde informationen som svømmeren </w:t>
            </w:r>
            <w:proofErr w:type="spellStart"/>
            <w:r>
              <w:rPr>
                <w:rFonts w:ascii="Arial" w:hAnsi="Arial" w:cs="Arial"/>
                <w:sz w:val="32"/>
                <w:szCs w:val="32"/>
              </w:rPr>
              <w:t>inputtede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da han tilmeldte sig.</w:t>
            </w:r>
          </w:p>
        </w:tc>
      </w:tr>
      <w:tr w:rsidR="005E34EA" w14:paraId="6A74F571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A7FC5F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Interessenter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8975B2" w14:textId="0E71269F" w:rsidR="005E34EA" w:rsidRDefault="00405408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</w:t>
            </w:r>
          </w:p>
        </w:tc>
      </w:tr>
      <w:tr w:rsidR="005E34EA" w14:paraId="78CEA840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F8F0B4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Præbetingelse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36FE83" w14:textId="018FA139" w:rsidR="005E34EA" w:rsidRDefault="00986512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 vil meldes til næste stævne</w:t>
            </w:r>
          </w:p>
        </w:tc>
      </w:tr>
      <w:tr w:rsidR="005E34EA" w14:paraId="7ADB6E5B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199616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Postbetingelse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9FA722" w14:textId="4C93ABA8" w:rsidR="005E34EA" w:rsidRDefault="00986512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 er tilmeldt til næste stævne</w:t>
            </w:r>
          </w:p>
        </w:tc>
      </w:tr>
      <w:tr w:rsidR="005E34EA" w14:paraId="6016F6F8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25A34D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Normalforløb</w:t>
            </w:r>
          </w:p>
        </w:tc>
        <w:tc>
          <w:tcPr>
            <w:tcW w:w="1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F69FC1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Aktør</w:t>
            </w:r>
          </w:p>
        </w:tc>
        <w:tc>
          <w:tcPr>
            <w:tcW w:w="15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5BA6B4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t>System</w:t>
            </w:r>
          </w:p>
        </w:tc>
      </w:tr>
      <w:tr w:rsidR="005E34EA" w14:paraId="141D90A0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0D6F0B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</w:p>
        </w:tc>
        <w:tc>
          <w:tcPr>
            <w:tcW w:w="165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D0AC96" w14:textId="0D81116B" w:rsidR="005E34EA" w:rsidRDefault="00153855" w:rsidP="000852C3">
            <w:pPr>
              <w:pStyle w:val="Listeafsnit"/>
              <w:numPr>
                <w:ilvl w:val="0"/>
                <w:numId w:val="1"/>
              </w:numPr>
              <w:rPr>
                <w:rFonts w:ascii="Arial" w:hAnsi="Arial" w:cs="Arial"/>
                <w:sz w:val="32"/>
                <w:szCs w:val="32"/>
              </w:rPr>
            </w:pPr>
            <w:r w:rsidRPr="000852C3">
              <w:rPr>
                <w:rFonts w:ascii="Arial" w:hAnsi="Arial" w:cs="Arial"/>
                <w:sz w:val="32"/>
                <w:szCs w:val="32"/>
              </w:rPr>
              <w:t>Går ind på systemets hjemmeside for tilmelding</w:t>
            </w:r>
            <w:r w:rsidR="00F71581">
              <w:rPr>
                <w:rFonts w:ascii="Arial" w:hAnsi="Arial" w:cs="Arial"/>
                <w:sz w:val="32"/>
                <w:szCs w:val="32"/>
              </w:rPr>
              <w:t>.</w:t>
            </w:r>
          </w:p>
          <w:p w14:paraId="52720D80" w14:textId="32C8BBD2" w:rsidR="000852C3" w:rsidRDefault="00C105E7" w:rsidP="000852C3">
            <w:pPr>
              <w:pStyle w:val="Listeafsnit"/>
              <w:numPr>
                <w:ilvl w:val="0"/>
                <w:numId w:val="1"/>
              </w:num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 xml:space="preserve">Svømmer indtaster </w:t>
            </w:r>
            <w:r w:rsidR="00F71581">
              <w:rPr>
                <w:rFonts w:ascii="Arial" w:hAnsi="Arial" w:cs="Arial"/>
                <w:sz w:val="32"/>
                <w:szCs w:val="32"/>
              </w:rPr>
              <w:t xml:space="preserve">persondata </w:t>
            </w:r>
            <w:r>
              <w:rPr>
                <w:rFonts w:ascii="Arial" w:hAnsi="Arial" w:cs="Arial"/>
                <w:sz w:val="32"/>
                <w:szCs w:val="32"/>
              </w:rPr>
              <w:t>oplysninger</w:t>
            </w:r>
            <w:r w:rsidR="00F71581">
              <w:rPr>
                <w:rFonts w:ascii="Arial" w:hAnsi="Arial" w:cs="Arial"/>
                <w:sz w:val="32"/>
                <w:szCs w:val="32"/>
              </w:rPr>
              <w:t xml:space="preserve"> i system.</w:t>
            </w:r>
          </w:p>
          <w:p w14:paraId="348769C8" w14:textId="77777777" w:rsidR="00F71581" w:rsidRDefault="003669A0" w:rsidP="000852C3">
            <w:pPr>
              <w:pStyle w:val="Listeafsnit"/>
              <w:numPr>
                <w:ilvl w:val="0"/>
                <w:numId w:val="1"/>
              </w:num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Svømmer indtaster hvilken disciplin han vil deltage i</w:t>
            </w:r>
            <w:r w:rsidR="001F1088">
              <w:rPr>
                <w:rFonts w:ascii="Arial" w:hAnsi="Arial" w:cs="Arial"/>
                <w:sz w:val="32"/>
                <w:szCs w:val="32"/>
              </w:rPr>
              <w:t>.</w:t>
            </w:r>
          </w:p>
          <w:p w14:paraId="5A69E8DD" w14:textId="5A8B01AF" w:rsidR="001F1088" w:rsidRPr="000852C3" w:rsidRDefault="001F1088" w:rsidP="000852C3">
            <w:pPr>
              <w:pStyle w:val="Listeafsnit"/>
              <w:numPr>
                <w:ilvl w:val="0"/>
                <w:numId w:val="1"/>
              </w:num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 xml:space="preserve">Svømmer </w:t>
            </w:r>
            <w:r w:rsidR="001134F3">
              <w:rPr>
                <w:rFonts w:ascii="Arial" w:hAnsi="Arial" w:cs="Arial"/>
                <w:sz w:val="32"/>
                <w:szCs w:val="32"/>
              </w:rPr>
              <w:t xml:space="preserve">godkender </w:t>
            </w:r>
            <w:proofErr w:type="spellStart"/>
            <w:r w:rsidR="001134F3">
              <w:rPr>
                <w:rFonts w:ascii="Arial" w:hAnsi="Arial" w:cs="Arial"/>
                <w:sz w:val="32"/>
                <w:szCs w:val="32"/>
              </w:rPr>
              <w:t>allle</w:t>
            </w:r>
            <w:proofErr w:type="spellEnd"/>
            <w:r w:rsidR="001134F3">
              <w:rPr>
                <w:rFonts w:ascii="Arial" w:hAnsi="Arial" w:cs="Arial"/>
                <w:sz w:val="32"/>
                <w:szCs w:val="32"/>
              </w:rPr>
              <w:t xml:space="preserve"> oplysninger.</w:t>
            </w:r>
          </w:p>
        </w:tc>
        <w:tc>
          <w:tcPr>
            <w:tcW w:w="15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DD7989" w14:textId="262C5336" w:rsidR="005E34EA" w:rsidRDefault="00153855" w:rsidP="000852C3">
            <w:pPr>
              <w:pStyle w:val="Listeafsnit"/>
              <w:numPr>
                <w:ilvl w:val="0"/>
                <w:numId w:val="2"/>
              </w:numPr>
              <w:rPr>
                <w:rFonts w:ascii="Arial" w:hAnsi="Arial" w:cs="Arial"/>
                <w:sz w:val="32"/>
                <w:szCs w:val="32"/>
              </w:rPr>
            </w:pPr>
            <w:r w:rsidRPr="000852C3">
              <w:rPr>
                <w:rFonts w:ascii="Arial" w:hAnsi="Arial" w:cs="Arial"/>
                <w:sz w:val="32"/>
                <w:szCs w:val="32"/>
              </w:rPr>
              <w:t>Spørger om svømmer vil tilmeldes systemet</w:t>
            </w:r>
            <w:r w:rsidR="00F71581">
              <w:rPr>
                <w:rFonts w:ascii="Arial" w:hAnsi="Arial" w:cs="Arial"/>
                <w:sz w:val="32"/>
                <w:szCs w:val="32"/>
              </w:rPr>
              <w:t>.</w:t>
            </w:r>
          </w:p>
          <w:p w14:paraId="78C5E0DB" w14:textId="59DA48EB" w:rsidR="000852C3" w:rsidRDefault="00C105E7" w:rsidP="000852C3">
            <w:pPr>
              <w:pStyle w:val="Listeafsnit"/>
              <w:numPr>
                <w:ilvl w:val="0"/>
                <w:numId w:val="2"/>
              </w:num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 xml:space="preserve">System </w:t>
            </w:r>
            <w:proofErr w:type="spellStart"/>
            <w:r>
              <w:rPr>
                <w:rFonts w:ascii="Arial" w:hAnsi="Arial" w:cs="Arial"/>
                <w:sz w:val="32"/>
                <w:szCs w:val="32"/>
              </w:rPr>
              <w:t>checker</w:t>
            </w:r>
            <w:proofErr w:type="spellEnd"/>
            <w:r>
              <w:rPr>
                <w:rFonts w:ascii="Arial" w:hAnsi="Arial" w:cs="Arial"/>
                <w:sz w:val="32"/>
                <w:szCs w:val="32"/>
              </w:rPr>
              <w:t xml:space="preserve"> om svømmer </w:t>
            </w:r>
            <w:r w:rsidR="00F71581">
              <w:rPr>
                <w:rFonts w:ascii="Arial" w:hAnsi="Arial" w:cs="Arial"/>
                <w:sz w:val="32"/>
                <w:szCs w:val="32"/>
              </w:rPr>
              <w:t>er allerede tilmeldt.</w:t>
            </w:r>
          </w:p>
          <w:p w14:paraId="3E42FEAD" w14:textId="74BD3A88" w:rsidR="00F71581" w:rsidRDefault="003669A0" w:rsidP="000852C3">
            <w:pPr>
              <w:pStyle w:val="Listeafsnit"/>
              <w:numPr>
                <w:ilvl w:val="0"/>
                <w:numId w:val="2"/>
              </w:num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 xml:space="preserve">System </w:t>
            </w:r>
            <w:r w:rsidR="001F1088">
              <w:rPr>
                <w:rFonts w:ascii="Arial" w:hAnsi="Arial" w:cs="Arial"/>
                <w:sz w:val="32"/>
                <w:szCs w:val="32"/>
              </w:rPr>
              <w:t>modtager oplysningen og gemme</w:t>
            </w:r>
            <w:r w:rsidR="00A66C57">
              <w:rPr>
                <w:rFonts w:ascii="Arial" w:hAnsi="Arial" w:cs="Arial"/>
                <w:sz w:val="32"/>
                <w:szCs w:val="32"/>
              </w:rPr>
              <w:t>r</w:t>
            </w:r>
            <w:r w:rsidR="001F1088">
              <w:rPr>
                <w:rFonts w:ascii="Arial" w:hAnsi="Arial" w:cs="Arial"/>
                <w:sz w:val="32"/>
                <w:szCs w:val="32"/>
              </w:rPr>
              <w:t xml:space="preserve"> i system.</w:t>
            </w:r>
          </w:p>
          <w:p w14:paraId="2C174778" w14:textId="3E103DFC" w:rsidR="001134F3" w:rsidRPr="000852C3" w:rsidRDefault="001134F3" w:rsidP="000852C3">
            <w:pPr>
              <w:pStyle w:val="Listeafsnit"/>
              <w:numPr>
                <w:ilvl w:val="0"/>
                <w:numId w:val="2"/>
              </w:num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 xml:space="preserve">System </w:t>
            </w:r>
            <w:r w:rsidR="00A66C57">
              <w:rPr>
                <w:rFonts w:ascii="Arial" w:hAnsi="Arial" w:cs="Arial"/>
                <w:sz w:val="32"/>
                <w:szCs w:val="32"/>
              </w:rPr>
              <w:t xml:space="preserve">gemmer alt information omkring svømmer afslutter forbindelsen </w:t>
            </w:r>
            <w:r w:rsidR="00A66C57">
              <w:rPr>
                <w:rFonts w:ascii="Arial" w:hAnsi="Arial" w:cs="Arial"/>
                <w:sz w:val="32"/>
                <w:szCs w:val="32"/>
              </w:rPr>
              <w:lastRenderedPageBreak/>
              <w:t>med svømmer.</w:t>
            </w:r>
          </w:p>
        </w:tc>
      </w:tr>
      <w:tr w:rsidR="005E34EA" w14:paraId="48C160F0" w14:textId="77777777" w:rsidTr="00DE35B5">
        <w:tc>
          <w:tcPr>
            <w:tcW w:w="180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C6BA61" w14:textId="77777777" w:rsidR="005E34EA" w:rsidRDefault="005E34EA" w:rsidP="00DE35B5">
            <w:pPr>
              <w:rPr>
                <w:rFonts w:ascii="Arial" w:hAnsi="Arial" w:cs="Arial"/>
                <w:b/>
                <w:sz w:val="32"/>
                <w:szCs w:val="32"/>
              </w:rPr>
            </w:pPr>
            <w:r>
              <w:rPr>
                <w:rFonts w:ascii="Arial" w:hAnsi="Arial" w:cs="Arial"/>
                <w:b/>
                <w:sz w:val="32"/>
                <w:szCs w:val="32"/>
              </w:rPr>
              <w:lastRenderedPageBreak/>
              <w:t>Alternativt forløb</w:t>
            </w:r>
          </w:p>
        </w:tc>
        <w:tc>
          <w:tcPr>
            <w:tcW w:w="3200" w:type="pct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C8C0CC" w14:textId="77777777" w:rsidR="005E34EA" w:rsidRDefault="00800018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>2.a</w:t>
            </w:r>
          </w:p>
          <w:p w14:paraId="7EE8EC62" w14:textId="7D3190D6" w:rsidR="00800018" w:rsidRDefault="00800018" w:rsidP="00DE35B5">
            <w:pPr>
              <w:rPr>
                <w:rFonts w:ascii="Arial" w:hAnsi="Arial" w:cs="Arial"/>
                <w:sz w:val="32"/>
                <w:szCs w:val="32"/>
              </w:rPr>
            </w:pPr>
            <w:r>
              <w:rPr>
                <w:rFonts w:ascii="Arial" w:hAnsi="Arial" w:cs="Arial"/>
                <w:sz w:val="32"/>
                <w:szCs w:val="32"/>
              </w:rPr>
              <w:t xml:space="preserve">Hvis svømmer er allerede tilmeldt næste stævne kommer system med meddelelsen, ”Denne person er allerede tilmeldt” og </w:t>
            </w:r>
            <w:r w:rsidR="00565924">
              <w:rPr>
                <w:rFonts w:ascii="Arial" w:hAnsi="Arial" w:cs="Arial"/>
                <w:sz w:val="32"/>
                <w:szCs w:val="32"/>
              </w:rPr>
              <w:t>lukker forbindelsen.</w:t>
            </w:r>
          </w:p>
        </w:tc>
      </w:tr>
    </w:tbl>
    <w:p w14:paraId="3DB0C269" w14:textId="3CCE042B" w:rsidR="009646CD" w:rsidRDefault="009646CD"/>
    <w:p w14:paraId="4682C48E" w14:textId="21BB5ABF" w:rsidR="00384F3A" w:rsidRDefault="00384F3A"/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78"/>
        <w:gridCol w:w="7977"/>
        <w:gridCol w:w="895"/>
      </w:tblGrid>
      <w:tr w:rsidR="00026BA2" w:rsidRPr="00384F3A" w14:paraId="715DD674" w14:textId="77777777" w:rsidTr="00026BA2">
        <w:trPr>
          <w:trHeight w:val="300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637C3F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ID</w:t>
            </w:r>
          </w:p>
        </w:tc>
        <w:tc>
          <w:tcPr>
            <w:tcW w:w="79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230A9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rav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1B0F1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Prioritet</w:t>
            </w:r>
          </w:p>
        </w:tc>
      </w:tr>
      <w:tr w:rsidR="00384F3A" w:rsidRPr="00384F3A" w14:paraId="69D69319" w14:textId="77777777" w:rsidTr="00026BA2">
        <w:trPr>
          <w:trHeight w:val="30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F9163A" w14:textId="77777777" w:rsidR="00384F3A" w:rsidRPr="00384F3A" w:rsidRDefault="00384F3A" w:rsidP="00384F3A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Funktionelle</w:t>
            </w:r>
          </w:p>
        </w:tc>
      </w:tr>
      <w:tr w:rsidR="00026BA2" w:rsidRPr="00384F3A" w14:paraId="48A23E1B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612BA" w14:textId="761C29AD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</w:t>
            </w:r>
            <w:r w:rsidR="00F74EEE">
              <w:rPr>
                <w:rFonts w:ascii="Calibri" w:hAnsi="Calibri" w:cs="Calibri"/>
                <w:color w:val="000000"/>
                <w:sz w:val="22"/>
                <w:szCs w:val="22"/>
              </w:rPr>
              <w:t>1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9951F3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ystem skal kunne tilmelde svømmere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98BBB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42D68B77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55BFE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2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6CC03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System skal kunne planlægge </w:t>
            </w:r>
            <w:proofErr w:type="spellStart"/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nævne</w:t>
            </w:r>
            <w:proofErr w:type="spellEnd"/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D2D0F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0359FE1F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13291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3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DB274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ystem skal kunne registrerer resultater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3D473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6F5D0A44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76A389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4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6C820F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System skal kunne vise oplysninger over svømmere og kunne </w:t>
            </w:r>
            <w:proofErr w:type="spellStart"/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adskillide</w:t>
            </w:r>
            <w:proofErr w:type="spellEnd"/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 dem baseret på parameter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C63146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1A592B08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5FC99D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5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67010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ystem skal kunne lave rækker i henhold til alder og køn.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60275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0AED0F12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4945E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6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CB869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System skal kunne </w:t>
            </w:r>
            <w:proofErr w:type="spellStart"/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checke</w:t>
            </w:r>
            <w:proofErr w:type="spellEnd"/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 mod fremmødte svømmere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B5AF3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</w:t>
            </w:r>
          </w:p>
        </w:tc>
      </w:tr>
      <w:tr w:rsidR="00026BA2" w:rsidRPr="00384F3A" w14:paraId="24C77511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67E381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7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8FAE06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System skal kunne automatisk opdele svømmere baseret på deres tilmelding i de discipliner og rækker der er, samt opdele dem til </w:t>
            </w:r>
            <w:proofErr w:type="spellStart"/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locationer</w:t>
            </w:r>
            <w:proofErr w:type="spellEnd"/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3CDB5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1FFFC7F9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2DEA0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8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83649D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ystem skal kunne lave en planliste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78F42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</w:t>
            </w:r>
          </w:p>
        </w:tc>
      </w:tr>
      <w:tr w:rsidR="00026BA2" w:rsidRPr="00384F3A" w14:paraId="3AFBB559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74BA3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9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D7E2F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ystem skal kunne sortere resultaterne efter disciplin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AEC656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M</w:t>
            </w:r>
          </w:p>
        </w:tc>
      </w:tr>
      <w:tr w:rsidR="00026BA2" w:rsidRPr="00384F3A" w14:paraId="7AD3AF64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8E495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K10</w:t>
            </w:r>
          </w:p>
        </w:tc>
        <w:tc>
          <w:tcPr>
            <w:tcW w:w="79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60C63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ystem skal kunne registrerer klubber og ledere med information såsom Adresse og telefonnummer</w:t>
            </w: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E5E6CA" w14:textId="77777777" w:rsidR="00384F3A" w:rsidRPr="00384F3A" w:rsidRDefault="00384F3A" w:rsidP="00384F3A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S</w:t>
            </w:r>
          </w:p>
        </w:tc>
      </w:tr>
      <w:tr w:rsidR="00384F3A" w:rsidRPr="00384F3A" w14:paraId="656BA288" w14:textId="77777777" w:rsidTr="00026BA2">
        <w:trPr>
          <w:trHeight w:val="300"/>
        </w:trPr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FC91A1" w14:textId="77777777" w:rsidR="00384F3A" w:rsidRPr="00384F3A" w:rsidRDefault="00384F3A" w:rsidP="00384F3A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  <w:r w:rsidRPr="00384F3A">
              <w:rPr>
                <w:rFonts w:ascii="Calibri" w:hAnsi="Calibri" w:cs="Calibri"/>
                <w:color w:val="000000"/>
                <w:sz w:val="22"/>
                <w:szCs w:val="22"/>
              </w:rPr>
              <w:t>Ikke-Funktionelle</w:t>
            </w:r>
          </w:p>
        </w:tc>
      </w:tr>
      <w:tr w:rsidR="00026BA2" w:rsidRPr="00384F3A" w14:paraId="09D7BE89" w14:textId="77777777" w:rsidTr="00026BA2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71B76" w14:textId="77777777" w:rsidR="00384F3A" w:rsidRPr="00384F3A" w:rsidRDefault="00384F3A" w:rsidP="00384F3A">
            <w:pPr>
              <w:jc w:val="center"/>
              <w:rPr>
                <w:rFonts w:ascii="Calibri" w:hAnsi="Calibri" w:cs="Calibri"/>
                <w:color w:val="000000"/>
                <w:sz w:val="22"/>
                <w:szCs w:val="22"/>
              </w:rPr>
            </w:pPr>
          </w:p>
        </w:tc>
        <w:tc>
          <w:tcPr>
            <w:tcW w:w="7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78D3" w14:textId="77777777" w:rsidR="00384F3A" w:rsidRPr="00384F3A" w:rsidRDefault="00384F3A" w:rsidP="00384F3A">
            <w:pPr>
              <w:rPr>
                <w:sz w:val="20"/>
                <w:szCs w:val="2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1356" w14:textId="77777777" w:rsidR="00384F3A" w:rsidRPr="00384F3A" w:rsidRDefault="00384F3A" w:rsidP="00384F3A">
            <w:pPr>
              <w:rPr>
                <w:sz w:val="20"/>
                <w:szCs w:val="20"/>
              </w:rPr>
            </w:pPr>
          </w:p>
        </w:tc>
      </w:tr>
    </w:tbl>
    <w:p w14:paraId="2B951F17" w14:textId="77777777" w:rsidR="00384F3A" w:rsidRDefault="00384F3A"/>
    <w:p w14:paraId="7A5C16CB" w14:textId="1AE3E176" w:rsidR="00613FD7" w:rsidRDefault="003B4B1B">
      <w:r w:rsidRPr="003B4B1B">
        <w:rPr>
          <w:noProof/>
        </w:rPr>
        <w:lastRenderedPageBreak/>
        <w:drawing>
          <wp:inline distT="0" distB="0" distL="0" distR="0" wp14:anchorId="334D34D9" wp14:editId="33F13F86">
            <wp:extent cx="4857750" cy="5829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57750" cy="5829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613FD7" w:rsidSect="00993F1E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2FAFF2" w14:textId="77777777" w:rsidR="00B96ADE" w:rsidRDefault="00B96ADE" w:rsidP="00565924">
      <w:r>
        <w:separator/>
      </w:r>
    </w:p>
  </w:endnote>
  <w:endnote w:type="continuationSeparator" w:id="0">
    <w:p w14:paraId="38CA1894" w14:textId="77777777" w:rsidR="00B96ADE" w:rsidRDefault="00B96ADE" w:rsidP="005659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16258513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2FB71FC4" w14:textId="05B9985D" w:rsidR="008E410E" w:rsidRDefault="008E410E">
            <w:pPr>
              <w:pStyle w:val="Sidefod"/>
            </w:pPr>
            <w:r>
              <w:t xml:space="preserve">Page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</w:rPr>
              <w:fldChar w:fldCharType="end"/>
            </w:r>
          </w:p>
        </w:sdtContent>
      </w:sdt>
    </w:sdtContent>
  </w:sdt>
  <w:p w14:paraId="62547CB2" w14:textId="77777777" w:rsidR="00565924" w:rsidRDefault="00565924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6B04EE8" w14:textId="77777777" w:rsidR="00B96ADE" w:rsidRDefault="00B96ADE" w:rsidP="00565924">
      <w:r>
        <w:separator/>
      </w:r>
    </w:p>
  </w:footnote>
  <w:footnote w:type="continuationSeparator" w:id="0">
    <w:p w14:paraId="214971D8" w14:textId="77777777" w:rsidR="00B96ADE" w:rsidRDefault="00B96ADE" w:rsidP="005659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4B40A94" w14:textId="251B7A79" w:rsidR="00565924" w:rsidRDefault="00565924">
    <w:pPr>
      <w:pStyle w:val="Sidehoved"/>
    </w:pPr>
    <w:r>
      <w:t>John Grandt Markvard Høeg</w:t>
    </w:r>
  </w:p>
  <w:p w14:paraId="2A364C86" w14:textId="4F1339C7" w:rsidR="00565924" w:rsidRDefault="00565924">
    <w:pPr>
      <w:pStyle w:val="Sidehoved"/>
    </w:pPr>
    <w:r>
      <w:t>SU1</w:t>
    </w:r>
  </w:p>
  <w:p w14:paraId="2F9C59F1" w14:textId="561EE306" w:rsidR="00A46FA8" w:rsidRDefault="00A46FA8">
    <w:pPr>
      <w:pStyle w:val="Sidehoved"/>
    </w:pPr>
    <w:r>
      <w:t>Svømmestævn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85E499A"/>
    <w:multiLevelType w:val="hybridMultilevel"/>
    <w:tmpl w:val="BD643D94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FA7CF8"/>
    <w:multiLevelType w:val="hybridMultilevel"/>
    <w:tmpl w:val="BEFEB29E"/>
    <w:lvl w:ilvl="0" w:tplc="A658E6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800" w:hanging="360"/>
      </w:pPr>
    </w:lvl>
    <w:lvl w:ilvl="2" w:tplc="0406001B" w:tentative="1">
      <w:start w:val="1"/>
      <w:numFmt w:val="lowerRoman"/>
      <w:lvlText w:val="%3."/>
      <w:lvlJc w:val="right"/>
      <w:pPr>
        <w:ind w:left="2520" w:hanging="180"/>
      </w:pPr>
    </w:lvl>
    <w:lvl w:ilvl="3" w:tplc="0406000F" w:tentative="1">
      <w:start w:val="1"/>
      <w:numFmt w:val="decimal"/>
      <w:lvlText w:val="%4."/>
      <w:lvlJc w:val="left"/>
      <w:pPr>
        <w:ind w:left="3240" w:hanging="360"/>
      </w:pPr>
    </w:lvl>
    <w:lvl w:ilvl="4" w:tplc="04060019" w:tentative="1">
      <w:start w:val="1"/>
      <w:numFmt w:val="lowerLetter"/>
      <w:lvlText w:val="%5."/>
      <w:lvlJc w:val="left"/>
      <w:pPr>
        <w:ind w:left="3960" w:hanging="360"/>
      </w:pPr>
    </w:lvl>
    <w:lvl w:ilvl="5" w:tplc="0406001B" w:tentative="1">
      <w:start w:val="1"/>
      <w:numFmt w:val="lowerRoman"/>
      <w:lvlText w:val="%6."/>
      <w:lvlJc w:val="right"/>
      <w:pPr>
        <w:ind w:left="4680" w:hanging="180"/>
      </w:pPr>
    </w:lvl>
    <w:lvl w:ilvl="6" w:tplc="0406000F" w:tentative="1">
      <w:start w:val="1"/>
      <w:numFmt w:val="decimal"/>
      <w:lvlText w:val="%7."/>
      <w:lvlJc w:val="left"/>
      <w:pPr>
        <w:ind w:left="5400" w:hanging="360"/>
      </w:pPr>
    </w:lvl>
    <w:lvl w:ilvl="7" w:tplc="04060019" w:tentative="1">
      <w:start w:val="1"/>
      <w:numFmt w:val="lowerLetter"/>
      <w:lvlText w:val="%8."/>
      <w:lvlJc w:val="left"/>
      <w:pPr>
        <w:ind w:left="6120" w:hanging="360"/>
      </w:pPr>
    </w:lvl>
    <w:lvl w:ilvl="8" w:tplc="0406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34EA"/>
    <w:rsid w:val="00015F78"/>
    <w:rsid w:val="00026BA2"/>
    <w:rsid w:val="000852C3"/>
    <w:rsid w:val="001134F3"/>
    <w:rsid w:val="00153855"/>
    <w:rsid w:val="00175A84"/>
    <w:rsid w:val="001F1088"/>
    <w:rsid w:val="001F7308"/>
    <w:rsid w:val="00293132"/>
    <w:rsid w:val="003464E3"/>
    <w:rsid w:val="003669A0"/>
    <w:rsid w:val="00384F3A"/>
    <w:rsid w:val="003B4B1B"/>
    <w:rsid w:val="00405408"/>
    <w:rsid w:val="0041320C"/>
    <w:rsid w:val="00463F1E"/>
    <w:rsid w:val="00515F5A"/>
    <w:rsid w:val="00565924"/>
    <w:rsid w:val="005E34EA"/>
    <w:rsid w:val="00613FD7"/>
    <w:rsid w:val="006C7121"/>
    <w:rsid w:val="007B1CFB"/>
    <w:rsid w:val="00800018"/>
    <w:rsid w:val="008E410E"/>
    <w:rsid w:val="008F6688"/>
    <w:rsid w:val="00935AD2"/>
    <w:rsid w:val="009646CD"/>
    <w:rsid w:val="00986512"/>
    <w:rsid w:val="00993F1E"/>
    <w:rsid w:val="00A46FA8"/>
    <w:rsid w:val="00A66C57"/>
    <w:rsid w:val="00AB6AF9"/>
    <w:rsid w:val="00B96ADE"/>
    <w:rsid w:val="00C105E7"/>
    <w:rsid w:val="00E11B5F"/>
    <w:rsid w:val="00F71581"/>
    <w:rsid w:val="00F74E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BBFFF48"/>
  <w15:chartTrackingRefBased/>
  <w15:docId w15:val="{69D1F985-F954-4857-87ED-31575CACA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5E34EA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default="1" w:styleId="Standardskrifttypeiafsnit">
    <w:name w:val="Default Paragraph Font"/>
    <w:uiPriority w:val="1"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table" w:styleId="Tabel-Gitter">
    <w:name w:val="Table Grid"/>
    <w:basedOn w:val="Tabel-Normal"/>
    <w:rsid w:val="005E34EA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fsnit">
    <w:name w:val="List Paragraph"/>
    <w:basedOn w:val="Normal"/>
    <w:uiPriority w:val="34"/>
    <w:qFormat/>
    <w:rsid w:val="000852C3"/>
    <w:pPr>
      <w:ind w:left="720"/>
      <w:contextualSpacing/>
    </w:pPr>
  </w:style>
  <w:style w:type="paragraph" w:styleId="Sidehoved">
    <w:name w:val="header"/>
    <w:basedOn w:val="Normal"/>
    <w:link w:val="SidehovedTegn"/>
    <w:uiPriority w:val="99"/>
    <w:unhideWhenUsed/>
    <w:rsid w:val="00565924"/>
    <w:pPr>
      <w:tabs>
        <w:tab w:val="center" w:pos="4513"/>
        <w:tab w:val="right" w:pos="9026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565924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Sidefod">
    <w:name w:val="footer"/>
    <w:basedOn w:val="Normal"/>
    <w:link w:val="SidefodTegn"/>
    <w:uiPriority w:val="99"/>
    <w:unhideWhenUsed/>
    <w:rsid w:val="00565924"/>
    <w:pPr>
      <w:tabs>
        <w:tab w:val="center" w:pos="4513"/>
        <w:tab w:val="right" w:pos="9026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565924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Bibliografi">
    <w:name w:val="Bibliography"/>
    <w:basedOn w:val="Normal"/>
    <w:next w:val="Normal"/>
    <w:uiPriority w:val="37"/>
    <w:unhideWhenUsed/>
    <w:rsid w:val="0041320C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3019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0</TotalTime>
  <Pages>3</Pages>
  <Words>271</Words>
  <Characters>1660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Høeg</dc:creator>
  <cp:keywords/>
  <dc:description/>
  <cp:lastModifiedBy>John Høeg</cp:lastModifiedBy>
  <cp:revision>32</cp:revision>
  <cp:lastPrinted>2019-02-28T18:25:00Z</cp:lastPrinted>
  <dcterms:created xsi:type="dcterms:W3CDTF">2019-02-28T10:56:00Z</dcterms:created>
  <dcterms:modified xsi:type="dcterms:W3CDTF">2019-09-09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cfGTIENA"/&gt;&lt;style id="http://www.zotero.org/styles/vancouver" locale="en-US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